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sdt>
      <w:sdtPr>
        <w:alias w:val="Your Name:"/>
        <w:tag w:val="Your Name:"/>
        <w:id w:val="-686670367"/>
        <w:placeholder>
          <w:docPart w:val="A61FEFE49C694AEEB4EA0682B49C47BA"/>
        </w:placeholder>
        <w:temporary/>
        <w:showingPlcHdr/>
        <w15:appearance w15:val="hidden"/>
      </w:sdtPr>
      <w:sdtEndPr/>
      <w:sdtContent>
        <w:p w14:paraId="069413BE" w14:textId="77777777" w:rsidR="00F9444C" w:rsidRDefault="005060EF">
          <w:pPr>
            <w:pStyle w:val="NoSpacing"/>
          </w:pPr>
          <w:r>
            <w:t>Your Name</w:t>
          </w:r>
        </w:p>
      </w:sdtContent>
    </w:sdt>
    <w:p w14:paraId="79C61080" w14:textId="77777777" w:rsidR="00E614DD" w:rsidRDefault="009A158D">
      <w:pPr>
        <w:pStyle w:val="NoSpacing"/>
      </w:pPr>
      <w:sdt>
        <w:sdtPr>
          <w:alias w:val="Instructor Name:"/>
          <w:tag w:val="Instructor Name:"/>
          <w:id w:val="1392545257"/>
          <w:placeholder>
            <w:docPart w:val="DE6BE46DEE37441CAD65BAEC4F74BF9B"/>
          </w:placeholder>
          <w:temporary/>
          <w:showingPlcHdr/>
          <w15:appearance w15:val="hidden"/>
        </w:sdtPr>
        <w:sdtEndPr/>
        <w:sdtContent>
          <w:r w:rsidR="00B13D1B">
            <w:t>Instructor Name</w:t>
          </w:r>
        </w:sdtContent>
      </w:sdt>
    </w:p>
    <w:p w14:paraId="3E73EC58" w14:textId="77777777" w:rsidR="00E614DD" w:rsidRDefault="009A158D">
      <w:pPr>
        <w:pStyle w:val="NoSpacing"/>
      </w:pPr>
      <w:sdt>
        <w:sdtPr>
          <w:alias w:val="Course Number:"/>
          <w:tag w:val="Course Number:"/>
          <w:id w:val="1249771000"/>
          <w:placeholder>
            <w:docPart w:val="16057CA204D7459A80674E6CC7F2B98F"/>
          </w:placeholder>
          <w:temporary/>
          <w:showingPlcHdr/>
          <w15:appearance w15:val="hidden"/>
        </w:sdtPr>
        <w:sdtEndPr/>
        <w:sdtContent>
          <w:r w:rsidR="00B13D1B">
            <w:t>Course Number</w:t>
          </w:r>
        </w:sdtContent>
      </w:sdt>
    </w:p>
    <w:p w14:paraId="003ED0E7" w14:textId="77777777" w:rsidR="00E614DD" w:rsidRDefault="009A158D">
      <w:pPr>
        <w:pStyle w:val="NoSpacing"/>
      </w:pPr>
      <w:sdt>
        <w:sdtPr>
          <w:alias w:val="Date:"/>
          <w:tag w:val="Date:"/>
          <w:id w:val="518209038"/>
          <w:placeholder>
            <w:docPart w:val="2EB449EEE1B24578B2F5D2D1AF42B15F"/>
          </w:placeholder>
          <w:temporary/>
          <w:showingPlcHdr/>
          <w15:appearance w15:val="hidden"/>
        </w:sdtPr>
        <w:sdtEndPr/>
        <w:sdtContent>
          <w:r w:rsidR="00B13D1B">
            <w:t>Date</w:t>
          </w:r>
        </w:sdtContent>
      </w:sdt>
    </w:p>
    <w:p w14:paraId="04CF756B" w14:textId="2DA49D65" w:rsidR="00585431" w:rsidRDefault="005060EF" w:rsidP="00F87CE0">
      <w:pPr>
        <w:pStyle w:val="Title"/>
      </w:pPr>
      <w:r>
        <w:t>Sonny Blues by James Baldwin</w:t>
      </w:r>
    </w:p>
    <w:p w14:paraId="1F36F62C" w14:textId="1A8EBE98" w:rsidR="00F87CE0" w:rsidRDefault="00F87CE0" w:rsidP="00F87CE0"/>
    <w:p w14:paraId="71328111" w14:textId="398E5DB1" w:rsidR="00F87CE0" w:rsidRDefault="00F87CE0" w:rsidP="00F87CE0"/>
    <w:p w14:paraId="25AD1429" w14:textId="7BEB3FF5" w:rsidR="00F87CE0" w:rsidRDefault="00F87CE0" w:rsidP="00F87CE0"/>
    <w:p w14:paraId="0B019CC2" w14:textId="57E7709A" w:rsidR="00F87CE0" w:rsidRDefault="00F87CE0" w:rsidP="00F87CE0"/>
    <w:p w14:paraId="64D7B1A3" w14:textId="41C6B76C" w:rsidR="00F87CE0" w:rsidRDefault="00F87CE0" w:rsidP="00F87CE0"/>
    <w:p w14:paraId="7F7771B6" w14:textId="24525E43" w:rsidR="00F87CE0" w:rsidRDefault="00F87CE0" w:rsidP="00F87CE0"/>
    <w:p w14:paraId="06F6EFA8" w14:textId="4A54C62A" w:rsidR="00F87CE0" w:rsidRDefault="00F87CE0" w:rsidP="00F87CE0"/>
    <w:p w14:paraId="314313B3" w14:textId="755776B7" w:rsidR="00F87CE0" w:rsidRDefault="00F87CE0" w:rsidP="00F87CE0"/>
    <w:p w14:paraId="37724FA1" w14:textId="3765A4C9" w:rsidR="00F87CE0" w:rsidRDefault="00F87CE0" w:rsidP="00F87CE0"/>
    <w:p w14:paraId="516F8FEE" w14:textId="3FF1804B" w:rsidR="00F87CE0" w:rsidRDefault="00F87CE0" w:rsidP="00F87CE0"/>
    <w:p w14:paraId="2ED38720" w14:textId="03F3B437" w:rsidR="00F87CE0" w:rsidRDefault="00F87CE0" w:rsidP="00F87CE0"/>
    <w:p w14:paraId="37555070" w14:textId="5EFBA3D7" w:rsidR="00F87CE0" w:rsidRDefault="00F87CE0" w:rsidP="00F87CE0"/>
    <w:p w14:paraId="76C9500F" w14:textId="2411514D" w:rsidR="00F87CE0" w:rsidRDefault="00F87CE0" w:rsidP="00F87CE0"/>
    <w:p w14:paraId="4768C892" w14:textId="19E35B76" w:rsidR="00F87CE0" w:rsidRDefault="00F87CE0" w:rsidP="00F87CE0"/>
    <w:p w14:paraId="42389037" w14:textId="0F01595D" w:rsidR="00F87CE0" w:rsidRDefault="00F87CE0" w:rsidP="00F87CE0"/>
    <w:p w14:paraId="41CDEDEC" w14:textId="142D45DD" w:rsidR="00F87CE0" w:rsidRDefault="00F87CE0" w:rsidP="00F87CE0"/>
    <w:p w14:paraId="27DDDB92" w14:textId="053D30EE" w:rsidR="00F87CE0" w:rsidRDefault="00F87CE0" w:rsidP="00F87CE0"/>
    <w:p w14:paraId="40206FA9" w14:textId="37687944" w:rsidR="00C86274" w:rsidRDefault="00C86274" w:rsidP="00C86274">
      <w:pPr>
        <w:ind w:firstLine="0"/>
      </w:pPr>
    </w:p>
    <w:p w14:paraId="44D14C5B" w14:textId="77777777" w:rsidR="00551C26" w:rsidRDefault="005060EF" w:rsidP="00C86274">
      <w:pPr>
        <w:ind w:firstLine="0"/>
      </w:pPr>
      <w:r>
        <w:lastRenderedPageBreak/>
        <w:tab/>
        <w:t xml:space="preserve">Sony Blues is a short story written by James </w:t>
      </w:r>
      <w:r w:rsidR="007B1D79">
        <w:t>Baldwin</w:t>
      </w:r>
      <w:r w:rsidR="00551C26">
        <w:t xml:space="preserve"> and was published twice in the h</w:t>
      </w:r>
      <w:r w:rsidR="009B69F1">
        <w:t xml:space="preserve">istory </w:t>
      </w:r>
      <w:r w:rsidR="00590FFC">
        <w:t xml:space="preserve">of African American </w:t>
      </w:r>
      <w:r w:rsidR="009B69F1">
        <w:t>Literature</w:t>
      </w:r>
      <w:r w:rsidR="00BA5A79">
        <w:t xml:space="preserve">. It was first </w:t>
      </w:r>
      <w:r w:rsidR="007B1D79">
        <w:t>published</w:t>
      </w:r>
      <w:r w:rsidR="000C6F09">
        <w:t xml:space="preserve"> in Partisan Review in 1957 and</w:t>
      </w:r>
      <w:r w:rsidR="00590FFC">
        <w:t xml:space="preserve"> </w:t>
      </w:r>
      <w:r w:rsidR="000C6F09">
        <w:t xml:space="preserve">then became </w:t>
      </w:r>
      <w:r w:rsidR="00590FFC">
        <w:t xml:space="preserve">part of </w:t>
      </w:r>
      <w:r w:rsidR="007B1D79">
        <w:t xml:space="preserve">Baldwin’s book </w:t>
      </w:r>
      <w:r w:rsidR="00551C26">
        <w:t>‘</w:t>
      </w:r>
      <w:r w:rsidR="007B1D79" w:rsidRPr="007B1D79">
        <w:rPr>
          <w:i/>
          <w:iCs/>
        </w:rPr>
        <w:t>Going to Meet the Man</w:t>
      </w:r>
      <w:r w:rsidR="00551C26">
        <w:t xml:space="preserve">’ </w:t>
      </w:r>
      <w:r w:rsidR="007B1D79">
        <w:t xml:space="preserve">in 1965. </w:t>
      </w:r>
      <w:r w:rsidR="008E7E02">
        <w:t xml:space="preserve">James Baldwin was an African American </w:t>
      </w:r>
      <w:r w:rsidR="00A54CBD">
        <w:t xml:space="preserve">prolific </w:t>
      </w:r>
      <w:r w:rsidR="008E7E02">
        <w:t>writer and social critic who</w:t>
      </w:r>
      <w:r w:rsidR="00F75690">
        <w:t xml:space="preserve"> suffered and struggled throughout his life and his </w:t>
      </w:r>
      <w:r w:rsidR="0070718D">
        <w:t>experience</w:t>
      </w:r>
      <w:r w:rsidR="0001374C">
        <w:t xml:space="preserve"> of racism</w:t>
      </w:r>
      <w:r w:rsidR="000B2A34">
        <w:t xml:space="preserve">, segregation </w:t>
      </w:r>
      <w:r w:rsidR="00F75690">
        <w:t xml:space="preserve">and </w:t>
      </w:r>
      <w:r w:rsidR="000B2A34">
        <w:t>music</w:t>
      </w:r>
      <w:r w:rsidR="00F75690">
        <w:t xml:space="preserve"> are </w:t>
      </w:r>
      <w:r w:rsidR="00551C26">
        <w:t>the themes of this</w:t>
      </w:r>
      <w:r w:rsidR="00C31B4A">
        <w:t xml:space="preserve"> </w:t>
      </w:r>
      <w:r w:rsidR="00681DC3">
        <w:t xml:space="preserve">popular masterpiece </w:t>
      </w:r>
      <w:r w:rsidR="00C31B4A">
        <w:t xml:space="preserve">short of </w:t>
      </w:r>
      <w:r w:rsidR="0001374C">
        <w:t xml:space="preserve">Sony </w:t>
      </w:r>
      <w:r w:rsidR="0070718D">
        <w:t>Blues. He</w:t>
      </w:r>
      <w:r w:rsidR="00A54CBD">
        <w:t xml:space="preserve"> was an important voice in African American literature during the time of the Black struggle and the civil rights era</w:t>
      </w:r>
      <w:r w:rsidR="00AA7942">
        <w:t xml:space="preserve"> </w:t>
      </w:r>
      <w:r w:rsidR="00064C23">
        <w:fldChar w:fldCharType="begin"/>
      </w:r>
      <w:r w:rsidR="00064C23">
        <w:instrText xml:space="preserve"> ADDIN ZOTERO_ITEM CSL_CITATION {"citationID":"Y5q4c6Lz","properties":{"formattedCitation":"(journals)","plainCitation":"(journals)","noteIndex":0},"citationItems":[{"id":174,"uris":["http://zotero.org/users/local/bWNXhCgk/items/FGN9S3KF"],"uri":["http://zotero.org/users/local/bWNXhCgk/items/FGN9S3KF"],"itemData":{"id":174,"type":"webpage","title":"Story and Meaning of James Baldwin's Short Story \"Sonny's Blues\"","container-title":"ThoughtCo","abstract":"James Baldwin's short story \"Sonny's Blues\" examines darkness, light, jazz, and race in 20th-century America in the tale of two brothers.","URL":"https://www.thoughtco.com/analysis-sonnys-blues-by-james-baldwin-2990467","language":"en","author":[{"family":"journals","given":"Catherine Sustana Catherine Sustana is a fiction writer who taught English at Hawaii Pacific University She","dropping-particle":"has several short stories published in literary"}],"accessed":{"date-parts":[["2019",11,4]]}}}],"schema":"https://github.com/citation-style-language/schema/raw/master/csl-citation.json"} </w:instrText>
      </w:r>
      <w:r w:rsidR="00064C23">
        <w:fldChar w:fldCharType="separate"/>
      </w:r>
      <w:r w:rsidR="00064C23" w:rsidRPr="00064C23">
        <w:rPr>
          <w:rFonts w:ascii="Times New Roman" w:hAnsi="Times New Roman" w:cs="Times New Roman"/>
        </w:rPr>
        <w:t>(journals)</w:t>
      </w:r>
      <w:r w:rsidR="00064C23">
        <w:fldChar w:fldCharType="end"/>
      </w:r>
      <w:r w:rsidR="00A54CBD">
        <w:t xml:space="preserve">. </w:t>
      </w:r>
      <w:r w:rsidR="003C22D2">
        <w:t xml:space="preserve">Through his stories, he managed to </w:t>
      </w:r>
      <w:r w:rsidR="006C02A8">
        <w:t>address</w:t>
      </w:r>
      <w:r w:rsidR="003C22D2">
        <w:t xml:space="preserve"> the people of America about the </w:t>
      </w:r>
      <w:r w:rsidR="00724726">
        <w:t xml:space="preserve">unjust behavior and </w:t>
      </w:r>
      <w:r w:rsidR="006C02A8">
        <w:t>inequalities faced</w:t>
      </w:r>
      <w:r w:rsidR="00724726">
        <w:t xml:space="preserve"> by African Americans. Thus,</w:t>
      </w:r>
      <w:r w:rsidR="00FF5F57">
        <w:t xml:space="preserve"> with respect to </w:t>
      </w:r>
      <w:r w:rsidR="006C02A8">
        <w:t>Baldwin’s</w:t>
      </w:r>
      <w:r w:rsidR="005216A1">
        <w:t xml:space="preserve"> identity as a black man, Sony Blues comes fairly under the category of </w:t>
      </w:r>
      <w:r w:rsidR="00A77A0E">
        <w:t>African American literature.</w:t>
      </w:r>
      <w:r w:rsidR="00FF5F57">
        <w:t xml:space="preserve"> A</w:t>
      </w:r>
      <w:r w:rsidR="00A77A0E">
        <w:t xml:space="preserve">lthough it </w:t>
      </w:r>
      <w:r w:rsidR="004F64F4">
        <w:t>is</w:t>
      </w:r>
      <w:r w:rsidR="00A77A0E">
        <w:t xml:space="preserve"> not overtly about racial discrimination</w:t>
      </w:r>
      <w:r w:rsidR="004F64F4">
        <w:t xml:space="preserve">, it </w:t>
      </w:r>
      <w:r w:rsidR="00AB40E8">
        <w:t>gives a detaile</w:t>
      </w:r>
      <w:r w:rsidR="00FF5F57">
        <w:t xml:space="preserve">d description of the experiences of a black </w:t>
      </w:r>
      <w:r w:rsidR="0035157D">
        <w:t>man especially in the Civil Rights era</w:t>
      </w:r>
      <w:r w:rsidR="00A86906">
        <w:t xml:space="preserve"> and tell</w:t>
      </w:r>
      <w:r w:rsidR="00E13A18">
        <w:t xml:space="preserve">s a moving </w:t>
      </w:r>
      <w:r w:rsidR="00F34736">
        <w:t>story</w:t>
      </w:r>
      <w:r w:rsidR="006B7119">
        <w:t xml:space="preserve"> that surrounds the theme of </w:t>
      </w:r>
      <w:r w:rsidR="000D6C1D">
        <w:t>struggle</w:t>
      </w:r>
      <w:r w:rsidR="006B7119">
        <w:t xml:space="preserve"> as </w:t>
      </w:r>
      <w:r w:rsidR="00D80DE4">
        <w:t xml:space="preserve">a black man. </w:t>
      </w:r>
      <w:r w:rsidR="000D6C1D">
        <w:t>These</w:t>
      </w:r>
      <w:r w:rsidR="00D80DE4">
        <w:t xml:space="preserve"> themes run deeply in the live</w:t>
      </w:r>
      <w:r w:rsidR="000D6C1D">
        <w:t>s of every Black American</w:t>
      </w:r>
      <w:r w:rsidR="00A07E59">
        <w:t>.</w:t>
      </w:r>
      <w:r w:rsidR="006D6915">
        <w:t xml:space="preserve"> It</w:t>
      </w:r>
      <w:r w:rsidR="00AC6320">
        <w:t xml:space="preserve"> is seen as</w:t>
      </w:r>
      <w:r w:rsidR="006D6915">
        <w:t xml:space="preserve"> African American literature b</w:t>
      </w:r>
      <w:r w:rsidR="00AC6320">
        <w:t xml:space="preserve">ecause of the different aspects that revolve around </w:t>
      </w:r>
      <w:r w:rsidR="00551C26">
        <w:t>a Black man who lives in the</w:t>
      </w:r>
      <w:r w:rsidR="00E6587B">
        <w:t xml:space="preserve"> a</w:t>
      </w:r>
      <w:r w:rsidR="00551C26">
        <w:t>lienated environment of America.</w:t>
      </w:r>
    </w:p>
    <w:p w14:paraId="23031EB8" w14:textId="75104509" w:rsidR="00853390" w:rsidRDefault="007B2C24" w:rsidP="00551C26">
      <w:r>
        <w:t xml:space="preserve">The characters of Sonny Blues experienced </w:t>
      </w:r>
      <w:r w:rsidR="00740E44">
        <w:t xml:space="preserve">several misfortunes and alienation </w:t>
      </w:r>
      <w:r w:rsidR="0028256F">
        <w:t>which represents real life Baldwin when he was in Harlem</w:t>
      </w:r>
      <w:r w:rsidR="007B0B81">
        <w:t xml:space="preserve">. </w:t>
      </w:r>
      <w:r w:rsidR="00CC0CDA">
        <w:t xml:space="preserve">Like the narrator of </w:t>
      </w:r>
      <w:r w:rsidR="003504EC">
        <w:t>the story who is supposed to be the brother of the main character, Sonny Blues</w:t>
      </w:r>
      <w:r w:rsidR="00CA023C">
        <w:t xml:space="preserve"> discusses darkness</w:t>
      </w:r>
      <w:r w:rsidR="003174BC">
        <w:t xml:space="preserve"> that is used throughout </w:t>
      </w:r>
      <w:r w:rsidR="00924292">
        <w:t>the story,</w:t>
      </w:r>
      <w:r w:rsidR="00CA023C">
        <w:t xml:space="preserve"> as </w:t>
      </w:r>
      <w:r w:rsidR="003174BC">
        <w:t>a thre</w:t>
      </w:r>
      <w:r w:rsidR="00924292">
        <w:t>at to the African</w:t>
      </w:r>
      <w:r w:rsidR="00D34A88">
        <w:t xml:space="preserve">-American community. </w:t>
      </w:r>
      <w:r w:rsidR="000603D8">
        <w:t>While</w:t>
      </w:r>
      <w:r w:rsidR="00551C26">
        <w:t xml:space="preserve"> teaching</w:t>
      </w:r>
      <w:r w:rsidR="00D34A88">
        <w:t xml:space="preserve"> his </w:t>
      </w:r>
      <w:r w:rsidR="000603D8">
        <w:t>students</w:t>
      </w:r>
      <w:r w:rsidR="00551C26">
        <w:t>,</w:t>
      </w:r>
      <w:r w:rsidR="00D34A88">
        <w:t xml:space="preserve"> he says that</w:t>
      </w:r>
      <w:r w:rsidR="00551C26">
        <w:t>,</w:t>
      </w:r>
      <w:r w:rsidR="00D34A88">
        <w:t xml:space="preserve"> </w:t>
      </w:r>
      <w:r w:rsidR="00E72E49">
        <w:t>“All</w:t>
      </w:r>
      <w:r w:rsidR="00D34A88">
        <w:t xml:space="preserve"> they really knew were two </w:t>
      </w:r>
      <w:r w:rsidR="00551C26">
        <w:t>darknesse</w:t>
      </w:r>
      <w:r w:rsidR="000603D8">
        <w:t>s</w:t>
      </w:r>
      <w:r w:rsidR="00551C26">
        <w:t>;</w:t>
      </w:r>
      <w:r w:rsidR="00D34A88">
        <w:t xml:space="preserve"> the </w:t>
      </w:r>
      <w:r w:rsidR="000603D8">
        <w:t>darkness</w:t>
      </w:r>
      <w:r w:rsidR="00D34A88">
        <w:t xml:space="preserve"> of their lives</w:t>
      </w:r>
      <w:r w:rsidR="000603D8">
        <w:t xml:space="preserve">, which was now closing in on them and the </w:t>
      </w:r>
      <w:r w:rsidR="00A43D22">
        <w:t>darkness</w:t>
      </w:r>
      <w:r w:rsidR="000603D8">
        <w:t xml:space="preserve"> of the movies, which had blinded them to that other darkness”.</w:t>
      </w:r>
      <w:r w:rsidR="00A43D22">
        <w:t xml:space="preserve"> His students as they gr</w:t>
      </w:r>
      <w:r w:rsidR="00551C26">
        <w:t>e</w:t>
      </w:r>
      <w:r w:rsidR="00A43D22">
        <w:t>w</w:t>
      </w:r>
      <w:r w:rsidR="00F8305D">
        <w:t xml:space="preserve"> older</w:t>
      </w:r>
      <w:r w:rsidR="00551C26">
        <w:t>,</w:t>
      </w:r>
      <w:r w:rsidR="00F8305D">
        <w:t xml:space="preserve"> </w:t>
      </w:r>
      <w:r w:rsidR="00A43D22">
        <w:t>realize</w:t>
      </w:r>
      <w:r w:rsidR="00551C26">
        <w:t>d</w:t>
      </w:r>
      <w:r w:rsidR="00A43D22">
        <w:t xml:space="preserve"> </w:t>
      </w:r>
      <w:r w:rsidR="00F8305D">
        <w:t xml:space="preserve">that they are not </w:t>
      </w:r>
      <w:r w:rsidR="00E72E49">
        <w:t>a</w:t>
      </w:r>
      <w:r w:rsidR="00F8305D">
        <w:t xml:space="preserve"> major part of the community and are worried about the opportunities</w:t>
      </w:r>
      <w:r w:rsidR="00E72E49">
        <w:t xml:space="preserve">. The narrator who </w:t>
      </w:r>
      <w:r w:rsidR="00680D96">
        <w:t xml:space="preserve">laments </w:t>
      </w:r>
      <w:r w:rsidR="00FC565D">
        <w:t xml:space="preserve">about their </w:t>
      </w:r>
      <w:r w:rsidR="00FC565D">
        <w:lastRenderedPageBreak/>
        <w:t>future also is worried about his brother Sonny Blues who has become a drug addict</w:t>
      </w:r>
      <w:r w:rsidR="00C10EA3">
        <w:t xml:space="preserve"> and takes him home in Harlem. On their way</w:t>
      </w:r>
      <w:r w:rsidR="00551C26">
        <w:t>,</w:t>
      </w:r>
      <w:r w:rsidR="00C10EA3">
        <w:t xml:space="preserve"> the narrator discusses their childhood</w:t>
      </w:r>
      <w:r w:rsidR="005C4B6D">
        <w:t xml:space="preserve"> by saying</w:t>
      </w:r>
      <w:r w:rsidR="00EB4B23">
        <w:t>,</w:t>
      </w:r>
      <w:r w:rsidR="005C4B6D">
        <w:t xml:space="preserve"> “the vivid, killing streets of our</w:t>
      </w:r>
      <w:r w:rsidR="00F5356F">
        <w:t xml:space="preserve"> </w:t>
      </w:r>
      <w:r w:rsidR="003F3178">
        <w:t xml:space="preserve">childhood” </w:t>
      </w:r>
      <w:r w:rsidR="00876041">
        <w:t>and</w:t>
      </w:r>
      <w:r w:rsidR="00F5356F">
        <w:t xml:space="preserve"> by this he meant </w:t>
      </w:r>
      <w:r w:rsidR="003F3178">
        <w:t xml:space="preserve">that </w:t>
      </w:r>
      <w:r w:rsidR="00F5356F">
        <w:t>n</w:t>
      </w:r>
      <w:r w:rsidR="00C10EA3">
        <w:t xml:space="preserve">othing has really changed since their </w:t>
      </w:r>
      <w:r w:rsidR="005C4B6D">
        <w:t>childhood</w:t>
      </w:r>
      <w:r w:rsidR="00465E6D">
        <w:t xml:space="preserve">. </w:t>
      </w:r>
      <w:r w:rsidR="00C83462">
        <w:t>This part of the story shows what Black Americans went through as minorities</w:t>
      </w:r>
      <w:r w:rsidR="003B49E3">
        <w:t xml:space="preserve"> and</w:t>
      </w:r>
      <w:r w:rsidR="00465E6D">
        <w:t xml:space="preserve"> shows </w:t>
      </w:r>
      <w:r w:rsidR="009729B2">
        <w:t>the same lifestyle</w:t>
      </w:r>
      <w:r w:rsidR="003B49E3">
        <w:t xml:space="preserve"> without any progress</w:t>
      </w:r>
      <w:r w:rsidR="00193591">
        <w:t xml:space="preserve">. </w:t>
      </w:r>
      <w:r w:rsidR="00F11F94">
        <w:t xml:space="preserve">This shows their segregation or alienation for being Blacks </w:t>
      </w:r>
      <w:r w:rsidR="00C958DF">
        <w:t>as white people never seem</w:t>
      </w:r>
      <w:r w:rsidR="00551C26">
        <w:t>ed</w:t>
      </w:r>
      <w:r w:rsidR="00C958DF">
        <w:t xml:space="preserve"> to care about their </w:t>
      </w:r>
      <w:r w:rsidR="00C6394D">
        <w:t>needs</w:t>
      </w:r>
      <w:r w:rsidR="0004153F">
        <w:t xml:space="preserve"> </w:t>
      </w:r>
      <w:r w:rsidR="0004153F">
        <w:fldChar w:fldCharType="begin"/>
      </w:r>
      <w:r w:rsidR="0004153F">
        <w:instrText xml:space="preserve"> ADDIN ZOTERO_ITEM CSL_CITATION {"citationID":"k7sD19pR","properties":{"formattedCitation":"(Francis)","plainCitation":"(Francis)","noteIndex":0},"citationItems":[{"id":176,"uris":["http://zotero.org/users/local/bWNXhCgk/items/5WW74U74"],"uri":["http://zotero.org/users/local/bWNXhCgk/items/5WW74U74"],"itemData":{"id":176,"type":"book","title":"The critical reception of James Baldwin, 1963-2010 : \"an honest man and a good writer\"","publisher":"Camden House","publisher-place":"Rochester (N.Y.","source":"http://worldcat.org","archive":"/z-wcorg/","event-place":"Rochester (N.Y.","ISBN":"978-1-57113-325-0","language":"English","author":[{"family":"Francis","given":"Conseula"}],"issued":{"date-parts":[["2014"]]}}}],"schema":"https://github.com/citation-style-language/schema/raw/master/csl-citation.json"} </w:instrText>
      </w:r>
      <w:r w:rsidR="0004153F">
        <w:fldChar w:fldCharType="separate"/>
      </w:r>
      <w:r w:rsidR="0004153F" w:rsidRPr="0004153F">
        <w:rPr>
          <w:rFonts w:ascii="Times New Roman" w:hAnsi="Times New Roman" w:cs="Times New Roman"/>
        </w:rPr>
        <w:t>(Francis)</w:t>
      </w:r>
      <w:r w:rsidR="0004153F">
        <w:fldChar w:fldCharType="end"/>
      </w:r>
      <w:r w:rsidR="00C6394D">
        <w:t xml:space="preserve">. </w:t>
      </w:r>
      <w:r w:rsidR="000A6460">
        <w:t>He</w:t>
      </w:r>
      <w:r w:rsidR="00876041">
        <w:t xml:space="preserve"> further describes</w:t>
      </w:r>
      <w:r w:rsidR="000A6460" w:rsidRPr="000A6460">
        <w:t xml:space="preserve"> the pain of </w:t>
      </w:r>
      <w:r w:rsidR="00C6394D" w:rsidRPr="000A6460">
        <w:t>racism</w:t>
      </w:r>
      <w:r w:rsidR="00C6394D">
        <w:t xml:space="preserve"> by </w:t>
      </w:r>
      <w:r w:rsidR="00EB4B23">
        <w:t>saying, “these</w:t>
      </w:r>
      <w:r w:rsidR="00C6394D">
        <w:t xml:space="preserve"> boys</w:t>
      </w:r>
      <w:r w:rsidR="00A314EB">
        <w:t xml:space="preserve">, now, we're living as we'd been living </w:t>
      </w:r>
      <w:r w:rsidR="00795EDE">
        <w:t>then;</w:t>
      </w:r>
      <w:r w:rsidR="00A314EB">
        <w:t xml:space="preserve"> </w:t>
      </w:r>
      <w:r w:rsidR="00A779DF">
        <w:t xml:space="preserve">they were growing up with rush and their heads bumped abruptly against the low ceiling of their actual possibilities”. </w:t>
      </w:r>
      <w:r w:rsidR="00E44AB9">
        <w:t xml:space="preserve"> The narrator is guilty </w:t>
      </w:r>
      <w:r w:rsidR="003C2563">
        <w:t xml:space="preserve">about the lack of compassion or love he has been showing towards his brother Sonny Blues which made him a drug addict. He feels guilty of not being </w:t>
      </w:r>
      <w:r w:rsidR="00742C2A">
        <w:t xml:space="preserve">able to take care of his brother after his </w:t>
      </w:r>
      <w:r w:rsidR="003F3178">
        <w:t>parent’s</w:t>
      </w:r>
      <w:r w:rsidR="00742C2A">
        <w:t xml:space="preserve"> death</w:t>
      </w:r>
      <w:r w:rsidR="00C54D68">
        <w:t xml:space="preserve"> because he knew how much </w:t>
      </w:r>
      <w:r w:rsidR="0007794B">
        <w:t xml:space="preserve">his mother loved him and </w:t>
      </w:r>
      <w:r w:rsidR="00162A4B">
        <w:t xml:space="preserve">he </w:t>
      </w:r>
      <w:r w:rsidR="0007794B">
        <w:t>was</w:t>
      </w:r>
      <w:r w:rsidR="00162A4B">
        <w:t xml:space="preserve"> called </w:t>
      </w:r>
      <w:r w:rsidR="003F3178">
        <w:t>‘the apple of his father’s eyes’</w:t>
      </w:r>
      <w:r w:rsidR="0007794B">
        <w:t xml:space="preserve">. </w:t>
      </w:r>
      <w:r w:rsidR="00B16366">
        <w:t xml:space="preserve">After </w:t>
      </w:r>
      <w:r w:rsidR="00BE3EEF">
        <w:t>the</w:t>
      </w:r>
      <w:r w:rsidR="00B16366">
        <w:t xml:space="preserve"> death of the narrator’s own daughter, he was able to understand the sufferings of Sonny Blues</w:t>
      </w:r>
      <w:r w:rsidR="00065D02">
        <w:t xml:space="preserve"> and finally thinks of his brother’s experience which represents the pain of the whole community. </w:t>
      </w:r>
      <w:r w:rsidR="00BE3EEF">
        <w:t xml:space="preserve">Suffering is an important element in Sonny Blues </w:t>
      </w:r>
      <w:r w:rsidR="00275128">
        <w:t xml:space="preserve">as </w:t>
      </w:r>
      <w:r w:rsidR="00DB2E22">
        <w:t xml:space="preserve">it </w:t>
      </w:r>
      <w:r w:rsidR="00065D02">
        <w:t>helps</w:t>
      </w:r>
      <w:r w:rsidR="00DB2E22">
        <w:t xml:space="preserve"> in bonding families in the African American community </w:t>
      </w:r>
      <w:r w:rsidR="0055531F">
        <w:t>and in the story helped the narrator to reunite with his brother</w:t>
      </w:r>
      <w:r w:rsidR="001F52BA">
        <w:t>.</w:t>
      </w:r>
      <w:r w:rsidR="00EB4B23">
        <w:t xml:space="preserve"> For </w:t>
      </w:r>
      <w:r w:rsidR="00D47E87">
        <w:t>instance,</w:t>
      </w:r>
      <w:r w:rsidR="00EB4B23">
        <w:t xml:space="preserve"> the narrator </w:t>
      </w:r>
      <w:r w:rsidR="00167C05">
        <w:t>says, “Yet</w:t>
      </w:r>
      <w:r w:rsidR="005060EF">
        <w:t xml:space="preserve"> when he smiled, when we shook hands, the baby brother I’d never known looked out from the depths of his </w:t>
      </w:r>
      <w:r w:rsidR="0034681B">
        <w:t>private life, like an animal waiting to be coaxed into the light”</w:t>
      </w:r>
      <w:r w:rsidR="003F3178">
        <w:t>.</w:t>
      </w:r>
    </w:p>
    <w:p w14:paraId="2AAF83CD" w14:textId="0ACDA42F" w:rsidR="002D5E96" w:rsidRDefault="005060EF" w:rsidP="00C86274">
      <w:pPr>
        <w:ind w:firstLine="0"/>
      </w:pPr>
      <w:r>
        <w:t xml:space="preserve"> </w:t>
      </w:r>
      <w:r w:rsidR="003C16B0">
        <w:tab/>
      </w:r>
      <w:r>
        <w:t xml:space="preserve">After </w:t>
      </w:r>
      <w:r w:rsidR="00900935">
        <w:t xml:space="preserve">living as </w:t>
      </w:r>
      <w:r w:rsidR="0034681B">
        <w:t>a family,</w:t>
      </w:r>
      <w:r w:rsidR="00900935">
        <w:t xml:space="preserve"> the narrator than shares the story of his uncle who was </w:t>
      </w:r>
      <w:r w:rsidR="0034681B">
        <w:t xml:space="preserve">killed </w:t>
      </w:r>
      <w:r w:rsidR="00690F0D">
        <w:t xml:space="preserve">by a car full of drunk white men which </w:t>
      </w:r>
      <w:r w:rsidR="00675E55">
        <w:t>indirectly</w:t>
      </w:r>
      <w:r w:rsidR="00690F0D">
        <w:t xml:space="preserve"> describes the evil attitude of white </w:t>
      </w:r>
      <w:r w:rsidR="00675E55">
        <w:t>people</w:t>
      </w:r>
      <w:r w:rsidR="00690F0D">
        <w:t xml:space="preserve"> towards the b</w:t>
      </w:r>
      <w:r w:rsidR="00675E55">
        <w:t xml:space="preserve">lack </w:t>
      </w:r>
      <w:r w:rsidR="00690F0D">
        <w:t>community.</w:t>
      </w:r>
      <w:r w:rsidR="00675E55">
        <w:t xml:space="preserve"> </w:t>
      </w:r>
      <w:r w:rsidR="00B80F61">
        <w:t xml:space="preserve">As in the </w:t>
      </w:r>
      <w:r w:rsidR="006862BD">
        <w:t>story, his</w:t>
      </w:r>
      <w:r w:rsidR="00B80F61">
        <w:t xml:space="preserve"> mother says</w:t>
      </w:r>
      <w:r w:rsidR="00D47E87">
        <w:t>,</w:t>
      </w:r>
      <w:r w:rsidR="00B80F61">
        <w:t xml:space="preserve"> </w:t>
      </w:r>
      <w:r w:rsidR="006862BD">
        <w:t>“I</w:t>
      </w:r>
      <w:r w:rsidR="00B80F61">
        <w:t xml:space="preserve"> ain’t telling you all this, she said, to make you scared or bitter to make you hate nobody. I am telling you this because you got a brother</w:t>
      </w:r>
      <w:r w:rsidR="006862BD">
        <w:t xml:space="preserve"> and the world ain’t changed”. </w:t>
      </w:r>
      <w:r w:rsidR="00675E55">
        <w:t xml:space="preserve">This piece of writing is related to African American </w:t>
      </w:r>
      <w:r w:rsidR="00675E55">
        <w:lastRenderedPageBreak/>
        <w:t xml:space="preserve">literature because of the elements of music it </w:t>
      </w:r>
      <w:r w:rsidR="007E7927">
        <w:t>ha</w:t>
      </w:r>
      <w:r w:rsidR="00FC4CF9">
        <w:t>s</w:t>
      </w:r>
      <w:r w:rsidR="003F3178">
        <w:t>,</w:t>
      </w:r>
      <w:r w:rsidR="007E7927">
        <w:t xml:space="preserve"> especially Jazz music </w:t>
      </w:r>
      <w:r w:rsidR="00D46A33">
        <w:t xml:space="preserve">which </w:t>
      </w:r>
      <w:r w:rsidR="007E7927">
        <w:t xml:space="preserve">is </w:t>
      </w:r>
      <w:r w:rsidR="00DA2E61">
        <w:t>an A</w:t>
      </w:r>
      <w:r w:rsidR="00D46A33">
        <w:t xml:space="preserve">frican </w:t>
      </w:r>
      <w:r w:rsidR="00DA2E61">
        <w:t xml:space="preserve">musical form. In the story, Sonny Blues is </w:t>
      </w:r>
      <w:r w:rsidR="00A42B42">
        <w:t>inclined</w:t>
      </w:r>
      <w:r w:rsidR="00DA2E61">
        <w:t xml:space="preserve"> towards playing jazz music which allows him to discover </w:t>
      </w:r>
      <w:r w:rsidR="00A42B42">
        <w:t>himself and his heritage. Music reconnects him with his community and it also diminishes the feelings of alienation</w:t>
      </w:r>
      <w:r w:rsidR="00C465B1">
        <w:t xml:space="preserve"> and he not only invokes his heritage but also compels his brother to understand what he has been through as a child and later as an adult. </w:t>
      </w:r>
      <w:r w:rsidR="007320F6">
        <w:t xml:space="preserve">Music worked as a catalyst </w:t>
      </w:r>
      <w:r w:rsidR="00385BBF">
        <w:t>of</w:t>
      </w:r>
      <w:r w:rsidR="007320F6">
        <w:t xml:space="preserve"> change</w:t>
      </w:r>
      <w:r w:rsidR="00385BBF">
        <w:t xml:space="preserve"> for </w:t>
      </w:r>
      <w:r w:rsidR="00B84662">
        <w:t>Sonny</w:t>
      </w:r>
      <w:r w:rsidR="00385BBF">
        <w:t xml:space="preserve"> as it </w:t>
      </w:r>
      <w:r w:rsidR="003F3178">
        <w:t>stopped him from drug abuse</w:t>
      </w:r>
      <w:bookmarkStart w:id="0" w:name="_GoBack"/>
      <w:bookmarkEnd w:id="0"/>
      <w:r w:rsidR="00B84662">
        <w:t xml:space="preserve"> and made his relationship strong with brother. The narrator too accepts his brother as a musician and </w:t>
      </w:r>
      <w:r w:rsidR="00DE298F">
        <w:t xml:space="preserve">is </w:t>
      </w:r>
      <w:r w:rsidR="00B84662">
        <w:t>happy to see him</w:t>
      </w:r>
      <w:r w:rsidR="00DE298F">
        <w:t xml:space="preserve"> as a strong man who dealt so much in his life</w:t>
      </w:r>
      <w:r w:rsidR="00EC180D">
        <w:t xml:space="preserve"> </w:t>
      </w:r>
      <w:r w:rsidR="00EC180D">
        <w:fldChar w:fldCharType="begin"/>
      </w:r>
      <w:r w:rsidR="00EC180D">
        <w:instrText xml:space="preserve"> ADDIN ZOTERO_ITEM CSL_CITATION {"citationID":"cWbuksr5","properties":{"formattedCitation":"(\\uc0\\u8220{}Sonny\\uc0\\u8217{}s Blues by James Baldwin\\uc0\\u8221{})","plainCitation":"(“Sonny’s Blues by James Baldwin”)","noteIndex":0},"citationItems":[{"id":177,"uris":["http://zotero.org/users/local/bWNXhCgk/items/5YPZZ9KY"],"uri":["http://zotero.org/users/local/bWNXhCgk/items/5YPZZ9KY"],"itemData":{"id":177,"type":"webpage","title":"Sonny’s Blues by James Baldwin","container-title":"aalbc.com: African American Literature Book Club","abstract":"Sonny’s Blues (Fiction, Paperback) by James Baldwin (Penguin Books, Jan 01, 1957)","URL":"https://aalbc.com/books/bookinfo.php?isbn13=9780146000133","language":"en","accessed":{"date-parts":[["2019",11,4]]}}}],"schema":"https://github.com/citation-style-language/schema/raw/master/csl-citation.json"} </w:instrText>
      </w:r>
      <w:r w:rsidR="00EC180D">
        <w:fldChar w:fldCharType="separate"/>
      </w:r>
      <w:r w:rsidR="00EC180D" w:rsidRPr="00EC180D">
        <w:rPr>
          <w:rFonts w:ascii="Times New Roman" w:hAnsi="Times New Roman" w:cs="Times New Roman"/>
        </w:rPr>
        <w:t>(“Sonny’s Blues by James Baldwin”)</w:t>
      </w:r>
      <w:r w:rsidR="00EC180D">
        <w:fldChar w:fldCharType="end"/>
      </w:r>
      <w:r w:rsidR="00DE298F">
        <w:t xml:space="preserve">. </w:t>
      </w:r>
      <w:r w:rsidR="00B84662">
        <w:t xml:space="preserve"> </w:t>
      </w:r>
    </w:p>
    <w:p w14:paraId="0FB13745" w14:textId="67502FEA" w:rsidR="00DE298F" w:rsidRDefault="005060EF" w:rsidP="003C16B0">
      <w:r>
        <w:t>James Baldwin clears everything through this story and through his writing he accomplishes many things</w:t>
      </w:r>
      <w:r w:rsidR="00925D6F">
        <w:t xml:space="preserve">. Sonny Blues does not only serve as fiction that talks about African </w:t>
      </w:r>
      <w:r w:rsidR="00455835">
        <w:t>Americans in</w:t>
      </w:r>
      <w:r w:rsidR="002B07F7">
        <w:t xml:space="preserve"> Harlem but also tells the struggles faced in a relationship</w:t>
      </w:r>
      <w:r w:rsidR="00455835">
        <w:t>.</w:t>
      </w:r>
    </w:p>
    <w:p w14:paraId="7C5D10A7" w14:textId="1954D8F9" w:rsidR="00A07E59" w:rsidRDefault="005060EF" w:rsidP="00C86274">
      <w:pPr>
        <w:ind w:firstLine="0"/>
      </w:pPr>
      <w:r>
        <w:tab/>
      </w:r>
    </w:p>
    <w:p w14:paraId="3D5BDA6B" w14:textId="07D71636" w:rsidR="00585431" w:rsidRDefault="00585431" w:rsidP="00585431"/>
    <w:p w14:paraId="617BD933" w14:textId="67487395" w:rsidR="00585431" w:rsidRDefault="00585431" w:rsidP="00585431"/>
    <w:p w14:paraId="61871735" w14:textId="169244AB" w:rsidR="00585431" w:rsidRDefault="00585431" w:rsidP="00585431"/>
    <w:p w14:paraId="046103A1" w14:textId="18D4F11C" w:rsidR="00585431" w:rsidRDefault="00585431" w:rsidP="00585431"/>
    <w:p w14:paraId="3C328CCC" w14:textId="7A504ED7" w:rsidR="00585431" w:rsidRDefault="00585431" w:rsidP="00585431"/>
    <w:p w14:paraId="75ED7B0C" w14:textId="32967FC2" w:rsidR="00585431" w:rsidRDefault="00585431" w:rsidP="00585431"/>
    <w:p w14:paraId="52B00DD1" w14:textId="470EEAAF" w:rsidR="00585431" w:rsidRDefault="00585431" w:rsidP="00585431"/>
    <w:p w14:paraId="224E1AA9" w14:textId="29618C21" w:rsidR="00585431" w:rsidRDefault="00585431" w:rsidP="00585431"/>
    <w:p w14:paraId="1E499373" w14:textId="07AA64DE" w:rsidR="00585431" w:rsidRDefault="00585431" w:rsidP="00585431"/>
    <w:p w14:paraId="2EEC5411" w14:textId="3B61EB97" w:rsidR="00585431" w:rsidRDefault="00585431" w:rsidP="00585431"/>
    <w:p w14:paraId="13BD7126" w14:textId="79031DE2" w:rsidR="001536F6" w:rsidRPr="001536F6" w:rsidRDefault="001536F6" w:rsidP="00EC180D">
      <w:pPr>
        <w:pStyle w:val="Bibliography"/>
      </w:pPr>
      <w:r w:rsidRPr="001536F6">
        <w:rPr>
          <w:b/>
        </w:rPr>
        <w:t>Works Cited:</w:t>
      </w:r>
      <w:r w:rsidR="005060EF">
        <w:fldChar w:fldCharType="begin"/>
      </w:r>
      <w:r w:rsidR="005060EF" w:rsidRPr="001536F6">
        <w:instrText xml:space="preserve"> ADDIN ZOTERO_BIBL {"uncited":[],"omitted":[],"custom":[]} CSL_BIBLIOGRAPHY </w:instrText>
      </w:r>
      <w:r w:rsidR="005060EF">
        <w:fldChar w:fldCharType="separate"/>
      </w:r>
    </w:p>
    <w:p w14:paraId="59F722E9" w14:textId="77777777" w:rsidR="001536F6" w:rsidRDefault="001536F6" w:rsidP="001536F6">
      <w:pPr>
        <w:pStyle w:val="Bibliography"/>
        <w:ind w:left="0" w:firstLine="0"/>
      </w:pPr>
    </w:p>
    <w:p w14:paraId="66FF086F" w14:textId="65AA8682" w:rsidR="00EC180D" w:rsidRPr="00EC180D" w:rsidRDefault="005060EF" w:rsidP="00EC180D">
      <w:pPr>
        <w:pStyle w:val="Bibliography"/>
        <w:rPr>
          <w:rFonts w:ascii="Times New Roman" w:hAnsi="Times New Roman" w:cs="Times New Roman"/>
        </w:rPr>
      </w:pPr>
      <w:r w:rsidRPr="00EC180D">
        <w:rPr>
          <w:rFonts w:ascii="Times New Roman" w:hAnsi="Times New Roman" w:cs="Times New Roman"/>
        </w:rPr>
        <w:t xml:space="preserve">Francis, Conseula. </w:t>
      </w:r>
      <w:r w:rsidRPr="00EC180D">
        <w:rPr>
          <w:rFonts w:ascii="Times New Roman" w:hAnsi="Times New Roman" w:cs="Times New Roman"/>
          <w:i/>
          <w:iCs/>
        </w:rPr>
        <w:t>The Critical Reception of James Baldwin, 1963-2010 : “An Honest Man and a Good Writer.”</w:t>
      </w:r>
      <w:r w:rsidRPr="00EC180D">
        <w:rPr>
          <w:rFonts w:ascii="Times New Roman" w:hAnsi="Times New Roman" w:cs="Times New Roman"/>
        </w:rPr>
        <w:t xml:space="preserve"> Camden House, 2014. /z-wcorg/.</w:t>
      </w:r>
    </w:p>
    <w:p w14:paraId="60F36C7B" w14:textId="77777777" w:rsidR="00EC180D" w:rsidRPr="00EC180D" w:rsidRDefault="005060EF" w:rsidP="00EC180D">
      <w:pPr>
        <w:pStyle w:val="Bibliography"/>
        <w:rPr>
          <w:rFonts w:ascii="Times New Roman" w:hAnsi="Times New Roman" w:cs="Times New Roman"/>
        </w:rPr>
      </w:pPr>
      <w:r w:rsidRPr="00EC180D">
        <w:rPr>
          <w:rFonts w:ascii="Times New Roman" w:hAnsi="Times New Roman" w:cs="Times New Roman"/>
        </w:rPr>
        <w:t xml:space="preserve">journals, Catherine Sustana Catherine Sustana is a fiction writer who taught English at Hawaii Pacific University She has several short stories published in literary. “Story and Meaning of James Baldwin’s Short Story ‘Sonny’s Blues.’” </w:t>
      </w:r>
      <w:r w:rsidRPr="00EC180D">
        <w:rPr>
          <w:rFonts w:ascii="Times New Roman" w:hAnsi="Times New Roman" w:cs="Times New Roman"/>
          <w:i/>
          <w:iCs/>
        </w:rPr>
        <w:t>ThoughtCo</w:t>
      </w:r>
      <w:r w:rsidRPr="00EC180D">
        <w:rPr>
          <w:rFonts w:ascii="Times New Roman" w:hAnsi="Times New Roman" w:cs="Times New Roman"/>
        </w:rPr>
        <w:t>, https://www.thoughtco.com/analysis-sonnys-blues-by-james-baldwin-2990467. Accessed 4 Nov. 2019.</w:t>
      </w:r>
    </w:p>
    <w:p w14:paraId="75958292" w14:textId="77777777" w:rsidR="00EC180D" w:rsidRPr="00EC180D" w:rsidRDefault="005060EF" w:rsidP="00EC180D">
      <w:pPr>
        <w:pStyle w:val="Bibliography"/>
        <w:rPr>
          <w:rFonts w:ascii="Times New Roman" w:hAnsi="Times New Roman" w:cs="Times New Roman"/>
        </w:rPr>
      </w:pPr>
      <w:r w:rsidRPr="00EC180D">
        <w:rPr>
          <w:rFonts w:ascii="Times New Roman" w:hAnsi="Times New Roman" w:cs="Times New Roman"/>
        </w:rPr>
        <w:t xml:space="preserve">“Sonny’s Blues by James Baldwin.” </w:t>
      </w:r>
      <w:r w:rsidRPr="00EC180D">
        <w:rPr>
          <w:rFonts w:ascii="Times New Roman" w:hAnsi="Times New Roman" w:cs="Times New Roman"/>
          <w:i/>
          <w:iCs/>
        </w:rPr>
        <w:t>Aalbc.Com: African American Literature Book Club</w:t>
      </w:r>
      <w:r w:rsidRPr="00EC180D">
        <w:rPr>
          <w:rFonts w:ascii="Times New Roman" w:hAnsi="Times New Roman" w:cs="Times New Roman"/>
        </w:rPr>
        <w:t>, https://aalbc.com/books/bookinfo.php?isbn13=9780146000133. Accessed 4 Nov. 2019.</w:t>
      </w:r>
    </w:p>
    <w:p w14:paraId="3697CA69" w14:textId="55E3C6ED" w:rsidR="00585431" w:rsidRDefault="005060EF" w:rsidP="00585431">
      <w:r>
        <w:fldChar w:fldCharType="end"/>
      </w:r>
    </w:p>
    <w:p w14:paraId="547881EF" w14:textId="2E1DA2CA" w:rsidR="00585431" w:rsidRDefault="00585431" w:rsidP="00585431"/>
    <w:p w14:paraId="392A2AA3" w14:textId="67147723" w:rsidR="00E55E7D" w:rsidRPr="00585431" w:rsidRDefault="005060EF" w:rsidP="00A07E59">
      <w:pPr>
        <w:spacing w:line="240" w:lineRule="auto"/>
        <w:ind w:firstLine="0"/>
      </w:pPr>
      <w:r>
        <w:t xml:space="preserve"> </w:t>
      </w:r>
    </w:p>
    <w:sectPr w:rsidR="00E55E7D" w:rsidRPr="00585431"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1153AAE" w14:textId="77777777" w:rsidR="009A158D" w:rsidRDefault="009A158D">
      <w:pPr>
        <w:spacing w:line="240" w:lineRule="auto"/>
      </w:pPr>
      <w:r>
        <w:separator/>
      </w:r>
    </w:p>
  </w:endnote>
  <w:endnote w:type="continuationSeparator" w:id="0">
    <w:p w14:paraId="251AC9BE" w14:textId="77777777" w:rsidR="009A158D" w:rsidRDefault="009A158D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notTrueType/>
    <w:pitch w:val="fixed"/>
    <w:sig w:usb0="00000001" w:usb1="080E0000" w:usb2="00000010" w:usb3="00000000" w:csb0="0004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swiss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0716477" w14:textId="77777777" w:rsidR="009A158D" w:rsidRDefault="009A158D">
      <w:pPr>
        <w:spacing w:line="240" w:lineRule="auto"/>
      </w:pPr>
      <w:r>
        <w:separator/>
      </w:r>
    </w:p>
  </w:footnote>
  <w:footnote w:type="continuationSeparator" w:id="0">
    <w:p w14:paraId="2BB201C1" w14:textId="77777777" w:rsidR="009A158D" w:rsidRDefault="009A158D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AD6B2B9" w14:textId="77777777" w:rsidR="00E614DD" w:rsidRDefault="009A158D">
    <w:pPr>
      <w:pStyle w:val="Header"/>
    </w:pPr>
    <w:sdt>
      <w:sdtPr>
        <w:alias w:val="Last Name:"/>
        <w:tag w:val="Last Name:"/>
        <w:id w:val="343136273"/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691EC1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3F3178">
      <w:rPr>
        <w:noProof/>
      </w:rPr>
      <w:t>4</w:t>
    </w:r>
    <w:r w:rsidR="00691EC1"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D0D6FE5" w14:textId="77777777" w:rsidR="00E614DD" w:rsidRDefault="009A158D">
    <w:pPr>
      <w:pStyle w:val="Header"/>
    </w:pPr>
    <w:sdt>
      <w:sdtPr>
        <w:alias w:val="Last Name:"/>
        <w:tag w:val="Last Name:"/>
        <w:id w:val="81423100"/>
        <w:placeholder>
          <w:docPart w:val="AD311FAA0BC848B08312ACFCCCA0B68E"/>
        </w:placeholder>
        <w:temporary/>
        <w:showingPlcHdr/>
        <w15:appearance w15:val="hidden"/>
      </w:sdtPr>
      <w:sdtEndPr/>
      <w:sdtContent>
        <w:r w:rsidR="00F9444C">
          <w:t>Last Name</w:t>
        </w:r>
      </w:sdtContent>
    </w:sdt>
    <w:r w:rsidR="00B13D1B">
      <w:t xml:space="preserve"> </w:t>
    </w:r>
    <w:r w:rsidR="00691EC1">
      <w:fldChar w:fldCharType="begin"/>
    </w:r>
    <w:r w:rsidR="00691EC1">
      <w:instrText xml:space="preserve"> PAGE   \* MERGEFORMAT </w:instrText>
    </w:r>
    <w:r w:rsidR="00691EC1">
      <w:fldChar w:fldCharType="separate"/>
    </w:r>
    <w:r w:rsidR="003F3178">
      <w:rPr>
        <w:noProof/>
      </w:rPr>
      <w:t>1</w:t>
    </w:r>
    <w:r w:rsidR="00691EC1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191A803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14D47F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D530367E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88A8F44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E6803B5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C2E5F4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A90012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F9141AF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9EAE07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C6D0A09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3335BAA"/>
    <w:multiLevelType w:val="multilevel"/>
    <w:tmpl w:val="82986EB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1A707228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229E3C4C"/>
    <w:multiLevelType w:val="hybridMultilevel"/>
    <w:tmpl w:val="6256DC96"/>
    <w:lvl w:ilvl="0" w:tplc="EE76CC46">
      <w:start w:val="1"/>
      <w:numFmt w:val="lowerLetter"/>
      <w:pStyle w:val="TableNote"/>
      <w:suff w:val="space"/>
      <w:lvlText w:val="%1."/>
      <w:lvlJc w:val="left"/>
      <w:pPr>
        <w:ind w:left="0" w:firstLine="720"/>
      </w:pPr>
      <w:rPr>
        <w:rFonts w:hint="default"/>
      </w:rPr>
    </w:lvl>
    <w:lvl w:ilvl="1" w:tplc="169A5D72" w:tentative="1">
      <w:start w:val="1"/>
      <w:numFmt w:val="lowerLetter"/>
      <w:lvlText w:val="%2."/>
      <w:lvlJc w:val="left"/>
      <w:pPr>
        <w:ind w:left="2160" w:hanging="360"/>
      </w:pPr>
    </w:lvl>
    <w:lvl w:ilvl="2" w:tplc="749040F6" w:tentative="1">
      <w:start w:val="1"/>
      <w:numFmt w:val="lowerRoman"/>
      <w:lvlText w:val="%3."/>
      <w:lvlJc w:val="right"/>
      <w:pPr>
        <w:ind w:left="2880" w:hanging="180"/>
      </w:pPr>
    </w:lvl>
    <w:lvl w:ilvl="3" w:tplc="82FEAABC" w:tentative="1">
      <w:start w:val="1"/>
      <w:numFmt w:val="decimal"/>
      <w:lvlText w:val="%4."/>
      <w:lvlJc w:val="left"/>
      <w:pPr>
        <w:ind w:left="3600" w:hanging="360"/>
      </w:pPr>
    </w:lvl>
    <w:lvl w:ilvl="4" w:tplc="922078E0" w:tentative="1">
      <w:start w:val="1"/>
      <w:numFmt w:val="lowerLetter"/>
      <w:lvlText w:val="%5."/>
      <w:lvlJc w:val="left"/>
      <w:pPr>
        <w:ind w:left="4320" w:hanging="360"/>
      </w:pPr>
    </w:lvl>
    <w:lvl w:ilvl="5" w:tplc="C374B114" w:tentative="1">
      <w:start w:val="1"/>
      <w:numFmt w:val="lowerRoman"/>
      <w:lvlText w:val="%6."/>
      <w:lvlJc w:val="right"/>
      <w:pPr>
        <w:ind w:left="5040" w:hanging="180"/>
      </w:pPr>
    </w:lvl>
    <w:lvl w:ilvl="6" w:tplc="D46EFD58" w:tentative="1">
      <w:start w:val="1"/>
      <w:numFmt w:val="decimal"/>
      <w:lvlText w:val="%7."/>
      <w:lvlJc w:val="left"/>
      <w:pPr>
        <w:ind w:left="5760" w:hanging="360"/>
      </w:pPr>
    </w:lvl>
    <w:lvl w:ilvl="7" w:tplc="BAD046BC" w:tentative="1">
      <w:start w:val="1"/>
      <w:numFmt w:val="lowerLetter"/>
      <w:lvlText w:val="%8."/>
      <w:lvlJc w:val="left"/>
      <w:pPr>
        <w:ind w:left="6480" w:hanging="360"/>
      </w:pPr>
    </w:lvl>
    <w:lvl w:ilvl="8" w:tplc="FA0C5466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>
    <w:nsid w:val="2DB07618"/>
    <w:multiLevelType w:val="multilevel"/>
    <w:tmpl w:val="A3C8CF72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>
    <w:nsid w:val="3E4A6A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>
    <w:nsid w:val="49BD0CE8"/>
    <w:multiLevelType w:val="multilevel"/>
    <w:tmpl w:val="D050418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>
    <w:nsid w:val="54C549E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>
    <w:nsid w:val="59BC4956"/>
    <w:multiLevelType w:val="multilevel"/>
    <w:tmpl w:val="4572ABF8"/>
    <w:styleLink w:val="MLAOutline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Letter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>
    <w:nsid w:val="5B1B5787"/>
    <w:multiLevelType w:val="multilevel"/>
    <w:tmpl w:val="4572ABF8"/>
    <w:numStyleLink w:val="MLAOutline"/>
  </w:abstractNum>
  <w:abstractNum w:abstractNumId="19">
    <w:nsid w:val="5F2B2DE1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20">
    <w:nsid w:val="6AAF03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>
    <w:nsid w:val="7A392C9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7"/>
  </w:num>
  <w:num w:numId="13">
    <w:abstractNumId w:val="18"/>
  </w:num>
  <w:num w:numId="14">
    <w:abstractNumId w:val="14"/>
  </w:num>
  <w:num w:numId="15">
    <w:abstractNumId w:val="20"/>
  </w:num>
  <w:num w:numId="16">
    <w:abstractNumId w:val="16"/>
  </w:num>
  <w:num w:numId="17">
    <w:abstractNumId w:val="11"/>
  </w:num>
  <w:num w:numId="18">
    <w:abstractNumId w:val="10"/>
  </w:num>
  <w:num w:numId="19">
    <w:abstractNumId w:val="15"/>
  </w:num>
  <w:num w:numId="20">
    <w:abstractNumId w:val="21"/>
  </w:num>
  <w:num w:numId="21">
    <w:abstractNumId w:val="13"/>
  </w:num>
  <w:num w:numId="22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96"/>
  <w:removePersonalInformation/>
  <w:removeDateAndTime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MzMTEyNjcxMjM1NzJS0lEKTi0uzszPAykwqQUA/Ce0viwAAAA="/>
  </w:docVars>
  <w:rsids>
    <w:rsidRoot w:val="00F83220"/>
    <w:rsid w:val="0001374C"/>
    <w:rsid w:val="000166A4"/>
    <w:rsid w:val="00040CBB"/>
    <w:rsid w:val="000414D9"/>
    <w:rsid w:val="0004153F"/>
    <w:rsid w:val="000603D8"/>
    <w:rsid w:val="00064C23"/>
    <w:rsid w:val="00065D02"/>
    <w:rsid w:val="0007794B"/>
    <w:rsid w:val="000A6460"/>
    <w:rsid w:val="000B2A34"/>
    <w:rsid w:val="000B78C8"/>
    <w:rsid w:val="000C6F09"/>
    <w:rsid w:val="000D6C1D"/>
    <w:rsid w:val="000D74A8"/>
    <w:rsid w:val="00117DA7"/>
    <w:rsid w:val="001463B2"/>
    <w:rsid w:val="00147D24"/>
    <w:rsid w:val="001536F6"/>
    <w:rsid w:val="00162A4B"/>
    <w:rsid w:val="00167C05"/>
    <w:rsid w:val="00193591"/>
    <w:rsid w:val="001E2842"/>
    <w:rsid w:val="001F52BA"/>
    <w:rsid w:val="001F62C0"/>
    <w:rsid w:val="00245E02"/>
    <w:rsid w:val="00275128"/>
    <w:rsid w:val="0028256F"/>
    <w:rsid w:val="002935D7"/>
    <w:rsid w:val="002A3335"/>
    <w:rsid w:val="002B07F7"/>
    <w:rsid w:val="002D5E96"/>
    <w:rsid w:val="003174BC"/>
    <w:rsid w:val="0034681B"/>
    <w:rsid w:val="003504EC"/>
    <w:rsid w:val="0035157D"/>
    <w:rsid w:val="00353B66"/>
    <w:rsid w:val="00364805"/>
    <w:rsid w:val="00385BBF"/>
    <w:rsid w:val="003B49E3"/>
    <w:rsid w:val="003C16B0"/>
    <w:rsid w:val="003C22D2"/>
    <w:rsid w:val="003C2563"/>
    <w:rsid w:val="003F3178"/>
    <w:rsid w:val="00455835"/>
    <w:rsid w:val="00456604"/>
    <w:rsid w:val="00465E6D"/>
    <w:rsid w:val="004A2675"/>
    <w:rsid w:val="004A6F4D"/>
    <w:rsid w:val="004F64F4"/>
    <w:rsid w:val="004F7139"/>
    <w:rsid w:val="005060EF"/>
    <w:rsid w:val="005216A1"/>
    <w:rsid w:val="00536FC2"/>
    <w:rsid w:val="00551C26"/>
    <w:rsid w:val="005525EB"/>
    <w:rsid w:val="0055531F"/>
    <w:rsid w:val="0057093C"/>
    <w:rsid w:val="00585431"/>
    <w:rsid w:val="00590FFC"/>
    <w:rsid w:val="005928EB"/>
    <w:rsid w:val="005C4B6D"/>
    <w:rsid w:val="00675E55"/>
    <w:rsid w:val="00680D96"/>
    <w:rsid w:val="00681DC3"/>
    <w:rsid w:val="006862BD"/>
    <w:rsid w:val="00690F0D"/>
    <w:rsid w:val="00691EC1"/>
    <w:rsid w:val="00694503"/>
    <w:rsid w:val="006B7119"/>
    <w:rsid w:val="006C02A8"/>
    <w:rsid w:val="006D6915"/>
    <w:rsid w:val="0070718D"/>
    <w:rsid w:val="00724726"/>
    <w:rsid w:val="007320F6"/>
    <w:rsid w:val="007401FC"/>
    <w:rsid w:val="00740E44"/>
    <w:rsid w:val="00742C2A"/>
    <w:rsid w:val="00795EDE"/>
    <w:rsid w:val="007B0B81"/>
    <w:rsid w:val="007B1D79"/>
    <w:rsid w:val="007B2C24"/>
    <w:rsid w:val="007C53FB"/>
    <w:rsid w:val="007E7927"/>
    <w:rsid w:val="00837BB8"/>
    <w:rsid w:val="00853390"/>
    <w:rsid w:val="00876041"/>
    <w:rsid w:val="0088748C"/>
    <w:rsid w:val="008A639A"/>
    <w:rsid w:val="008B7D18"/>
    <w:rsid w:val="008C3B81"/>
    <w:rsid w:val="008E7E02"/>
    <w:rsid w:val="008F1F97"/>
    <w:rsid w:val="008F4052"/>
    <w:rsid w:val="00900935"/>
    <w:rsid w:val="00924292"/>
    <w:rsid w:val="00925D6F"/>
    <w:rsid w:val="009729B2"/>
    <w:rsid w:val="00985A65"/>
    <w:rsid w:val="009A158D"/>
    <w:rsid w:val="009B69F1"/>
    <w:rsid w:val="009C40B8"/>
    <w:rsid w:val="009D4EB3"/>
    <w:rsid w:val="00A07E59"/>
    <w:rsid w:val="00A314EB"/>
    <w:rsid w:val="00A42B42"/>
    <w:rsid w:val="00A43D22"/>
    <w:rsid w:val="00A54CBD"/>
    <w:rsid w:val="00A779DF"/>
    <w:rsid w:val="00A77A0E"/>
    <w:rsid w:val="00A86906"/>
    <w:rsid w:val="00AA7942"/>
    <w:rsid w:val="00AB40E8"/>
    <w:rsid w:val="00AC6320"/>
    <w:rsid w:val="00B13D1B"/>
    <w:rsid w:val="00B16366"/>
    <w:rsid w:val="00B26180"/>
    <w:rsid w:val="00B45A68"/>
    <w:rsid w:val="00B80F61"/>
    <w:rsid w:val="00B818DF"/>
    <w:rsid w:val="00B84662"/>
    <w:rsid w:val="00B931BE"/>
    <w:rsid w:val="00BA1BAA"/>
    <w:rsid w:val="00BA5A79"/>
    <w:rsid w:val="00BD762A"/>
    <w:rsid w:val="00BE1899"/>
    <w:rsid w:val="00BE3EEF"/>
    <w:rsid w:val="00C10EA3"/>
    <w:rsid w:val="00C31B4A"/>
    <w:rsid w:val="00C465B1"/>
    <w:rsid w:val="00C54D68"/>
    <w:rsid w:val="00C6394D"/>
    <w:rsid w:val="00C658CE"/>
    <w:rsid w:val="00C83462"/>
    <w:rsid w:val="00C86274"/>
    <w:rsid w:val="00C86713"/>
    <w:rsid w:val="00C958DF"/>
    <w:rsid w:val="00CA023C"/>
    <w:rsid w:val="00CC0CDA"/>
    <w:rsid w:val="00CD107A"/>
    <w:rsid w:val="00CD3FEE"/>
    <w:rsid w:val="00CF0E1E"/>
    <w:rsid w:val="00D05A7B"/>
    <w:rsid w:val="00D34A88"/>
    <w:rsid w:val="00D46A33"/>
    <w:rsid w:val="00D47E87"/>
    <w:rsid w:val="00D52117"/>
    <w:rsid w:val="00D80DE4"/>
    <w:rsid w:val="00DA2E61"/>
    <w:rsid w:val="00DB0D39"/>
    <w:rsid w:val="00DB2E22"/>
    <w:rsid w:val="00DE298F"/>
    <w:rsid w:val="00E13A18"/>
    <w:rsid w:val="00E14005"/>
    <w:rsid w:val="00E44AB9"/>
    <w:rsid w:val="00E55E7D"/>
    <w:rsid w:val="00E614DD"/>
    <w:rsid w:val="00E627B4"/>
    <w:rsid w:val="00E6587B"/>
    <w:rsid w:val="00E72E49"/>
    <w:rsid w:val="00E96337"/>
    <w:rsid w:val="00EB4B23"/>
    <w:rsid w:val="00EC180D"/>
    <w:rsid w:val="00EE1AAA"/>
    <w:rsid w:val="00F11F94"/>
    <w:rsid w:val="00F33675"/>
    <w:rsid w:val="00F34736"/>
    <w:rsid w:val="00F5356F"/>
    <w:rsid w:val="00F75690"/>
    <w:rsid w:val="00F8305D"/>
    <w:rsid w:val="00F83220"/>
    <w:rsid w:val="00F87CE0"/>
    <w:rsid w:val="00F9444C"/>
    <w:rsid w:val="00FC4CF9"/>
    <w:rsid w:val="00FC565D"/>
    <w:rsid w:val="00FF5F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C6CDE54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uiPriority="29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444C"/>
    <w:pPr>
      <w:suppressAutoHyphens/>
    </w:pPr>
  </w:style>
  <w:style w:type="paragraph" w:styleId="Heading1">
    <w:name w:val="heading 1"/>
    <w:basedOn w:val="Normal"/>
    <w:next w:val="Normal"/>
    <w:link w:val="Heading1Char"/>
    <w:uiPriority w:val="9"/>
    <w:qFormat/>
    <w:rsid w:val="000B78C8"/>
    <w:pPr>
      <w:keepNext/>
      <w:keepLines/>
      <w:ind w:firstLine="0"/>
      <w:outlineLvl w:val="0"/>
    </w:pPr>
    <w:rPr>
      <w:rFonts w:asciiTheme="majorHAnsi" w:eastAsiaTheme="majorEastAsia" w:hAnsiTheme="majorHAnsi" w:cstheme="majorBidi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78C8"/>
    <w:pPr>
      <w:keepNext/>
      <w:keepLines/>
      <w:ind w:firstLine="0"/>
      <w:outlineLvl w:val="1"/>
    </w:pPr>
    <w:rPr>
      <w:rFonts w:asciiTheme="majorHAnsi" w:eastAsiaTheme="majorEastAsia" w:hAnsiTheme="majorHAnsi" w:cstheme="majorBidi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B78C8"/>
    <w:pPr>
      <w:keepNext/>
      <w:keepLines/>
      <w:ind w:firstLine="0"/>
      <w:outlineLvl w:val="2"/>
    </w:pPr>
    <w:rPr>
      <w:rFonts w:asciiTheme="majorHAnsi" w:eastAsiaTheme="majorEastAsia" w:hAnsiTheme="majorHAnsi" w:cstheme="majorBidi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B78C8"/>
    <w:pPr>
      <w:keepNext/>
      <w:keepLines/>
      <w:ind w:firstLine="0"/>
      <w:outlineLvl w:val="3"/>
    </w:pPr>
    <w:rPr>
      <w:rFonts w:asciiTheme="majorHAnsi" w:eastAsiaTheme="majorEastAsia" w:hAnsiTheme="majorHAnsi" w:cstheme="majorBidi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B78C8"/>
    <w:pPr>
      <w:keepNext/>
      <w:keepLines/>
      <w:ind w:firstLine="0"/>
      <w:outlineLvl w:val="4"/>
    </w:pPr>
    <w:rPr>
      <w:rFonts w:asciiTheme="majorHAnsi" w:eastAsiaTheme="majorEastAsia" w:hAnsiTheme="majorHAnsi" w:cstheme="majorBid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B78C8"/>
    <w:pPr>
      <w:keepNext/>
      <w:keepLines/>
      <w:ind w:firstLine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B78C8"/>
    <w:pPr>
      <w:keepNext/>
      <w:keepLines/>
      <w:ind w:firstLine="0"/>
      <w:outlineLvl w:val="6"/>
    </w:pPr>
    <w:rPr>
      <w:rFonts w:asciiTheme="majorHAnsi" w:eastAsiaTheme="majorEastAsia" w:hAnsiTheme="majorHAnsi"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B78C8"/>
    <w:pPr>
      <w:keepNext/>
      <w:keepLines/>
      <w:ind w:firstLine="0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B78C8"/>
    <w:pPr>
      <w:keepNext/>
      <w:keepLines/>
      <w:ind w:firstLine="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pPr>
      <w:spacing w:line="240" w:lineRule="auto"/>
      <w:ind w:firstLine="0"/>
      <w:jc w:val="right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BalloonText">
    <w:name w:val="Balloon Text"/>
    <w:basedOn w:val="Normal"/>
    <w:link w:val="BalloonText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0CBB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8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B818DF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</w:style>
  <w:style w:type="paragraph" w:styleId="BodyText3">
    <w:name w:val="Body Text 3"/>
    <w:basedOn w:val="Normal"/>
    <w:link w:val="BodyText3Char"/>
    <w:uiPriority w:val="99"/>
    <w:semiHidden/>
    <w:unhideWhenUsed/>
    <w:rsid w:val="00040CBB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040CBB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040CBB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040CBB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45E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</w:style>
  <w:style w:type="paragraph" w:styleId="CommentText">
    <w:name w:val="annotation text"/>
    <w:basedOn w:val="Normal"/>
    <w:link w:val="CommentTextChar"/>
    <w:uiPriority w:val="99"/>
    <w:semiHidden/>
    <w:unhideWhenUsed/>
    <w:rsid w:val="00040CBB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0CBB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0C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0CBB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</w:style>
  <w:style w:type="paragraph" w:styleId="DocumentMap">
    <w:name w:val="Document Map"/>
    <w:basedOn w:val="Normal"/>
    <w:link w:val="DocumentMapChar"/>
    <w:uiPriority w:val="99"/>
    <w:semiHidden/>
    <w:unhideWhenUsed/>
    <w:rsid w:val="00040CBB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40CBB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</w:style>
  <w:style w:type="paragraph" w:styleId="EndnoteText">
    <w:name w:val="endnote text"/>
    <w:basedOn w:val="Normal"/>
    <w:link w:val="EndnoteTextChar"/>
    <w:uiPriority w:val="99"/>
    <w:semiHidden/>
    <w:unhideWhenUsed/>
  </w:style>
  <w:style w:type="character" w:customStyle="1" w:styleId="EndnoteTextChar">
    <w:name w:val="Endnote Text Char"/>
    <w:basedOn w:val="DefaultParagraphFont"/>
    <w:link w:val="EndnoteText"/>
    <w:uiPriority w:val="99"/>
    <w:semiHidden/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040CBB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customStyle="1" w:styleId="TableTitle">
    <w:name w:val="Table Title"/>
    <w:basedOn w:val="Normal"/>
    <w:next w:val="Normal"/>
    <w:uiPriority w:val="4"/>
    <w:qFormat/>
    <w:pPr>
      <w:ind w:left="360" w:hanging="360"/>
    </w:pPr>
  </w:style>
  <w:style w:type="paragraph" w:styleId="FootnoteText">
    <w:name w:val="footnote text"/>
    <w:basedOn w:val="Normal"/>
    <w:link w:val="FootnoteTextChar"/>
    <w:uiPriority w:val="99"/>
    <w:semiHidden/>
    <w:unhideWhenUsed/>
  </w:style>
  <w:style w:type="character" w:customStyle="1" w:styleId="FootnoteTextChar">
    <w:name w:val="Footnote Text Char"/>
    <w:basedOn w:val="DefaultParagraphFont"/>
    <w:link w:val="FootnoteText"/>
    <w:uiPriority w:val="99"/>
    <w:semiHidden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</w:rPr>
  </w:style>
  <w:style w:type="character" w:customStyle="1" w:styleId="Heading2Char">
    <w:name w:val="Heading 2 Char"/>
    <w:basedOn w:val="DefaultParagraphFont"/>
    <w:link w:val="Heading2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3Char">
    <w:name w:val="Heading 3 Char"/>
    <w:basedOn w:val="DefaultParagraphFont"/>
    <w:link w:val="Heading3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4Char">
    <w:name w:val="Heading 4 Char"/>
    <w:basedOn w:val="DefaultParagraphFont"/>
    <w:link w:val="Heading4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8Char">
    <w:name w:val="Heading 8 Char"/>
    <w:basedOn w:val="DefaultParagraphFont"/>
    <w:link w:val="Heading8"/>
    <w:uiPriority w:val="9"/>
    <w:semiHidden/>
    <w:rPr>
      <w:rFonts w:asciiTheme="majorHAnsi" w:eastAsiaTheme="majorEastAsia" w:hAnsiTheme="majorHAnsi" w:cstheme="majorBidi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9"/>
    <w:semiHidden/>
    <w:unhideWhenUsed/>
    <w:pPr>
      <w:numPr>
        <w:numId w:val="1"/>
      </w:numPr>
      <w:ind w:firstLine="0"/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9"/>
    <w:semiHidden/>
    <w:unhideWhenUsed/>
    <w:pPr>
      <w:numPr>
        <w:numId w:val="6"/>
      </w:numPr>
      <w:ind w:firstLine="0"/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040CB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040CBB"/>
    <w:rPr>
      <w:rFonts w:ascii="Consolas" w:hAnsi="Consolas" w:cs="Consolas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shd w:val="pct20" w:color="auto" w:fill="auto"/>
    </w:rPr>
  </w:style>
  <w:style w:type="paragraph" w:styleId="NoSpacing">
    <w:name w:val="No Spacing"/>
    <w:aliases w:val="No Indent"/>
    <w:uiPriority w:val="1"/>
    <w:qFormat/>
    <w:pPr>
      <w:ind w:firstLine="0"/>
    </w:p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</w:style>
  <w:style w:type="paragraph" w:styleId="PlainText">
    <w:name w:val="Plain Text"/>
    <w:basedOn w:val="Normal"/>
    <w:link w:val="PlainTextChar"/>
    <w:uiPriority w:val="99"/>
    <w:semiHidden/>
    <w:unhideWhenUsed/>
    <w:rsid w:val="00040CBB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040CBB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3"/>
    <w:qFormat/>
    <w:pPr>
      <w:ind w:left="1440" w:firstLine="0"/>
    </w:pPr>
  </w:style>
  <w:style w:type="character" w:customStyle="1" w:styleId="QuoteChar">
    <w:name w:val="Quote Char"/>
    <w:basedOn w:val="DefaultParagraphFont"/>
    <w:link w:val="Quote"/>
    <w:uiPriority w:val="3"/>
    <w:rsid w:val="004A2675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itle">
    <w:name w:val="Title"/>
    <w:basedOn w:val="Normal"/>
    <w:next w:val="Normal"/>
    <w:link w:val="TitleChar"/>
    <w:uiPriority w:val="1"/>
    <w:qFormat/>
    <w:rsid w:val="001463B2"/>
    <w:pPr>
      <w:ind w:firstLine="0"/>
      <w:jc w:val="center"/>
    </w:pPr>
    <w:rPr>
      <w:rFonts w:asciiTheme="majorHAnsi" w:eastAsiaTheme="majorEastAsia" w:hAnsiTheme="majorHAnsi" w:cstheme="majorBidi"/>
      <w:kern w:val="28"/>
    </w:rPr>
  </w:style>
  <w:style w:type="character" w:customStyle="1" w:styleId="TitleChar">
    <w:name w:val="Title Char"/>
    <w:basedOn w:val="DefaultParagraphFont"/>
    <w:link w:val="Title"/>
    <w:uiPriority w:val="1"/>
    <w:rsid w:val="001463B2"/>
    <w:rPr>
      <w:rFonts w:asciiTheme="majorHAnsi" w:eastAsiaTheme="majorEastAsia" w:hAnsiTheme="majorHAnsi" w:cstheme="majorBidi"/>
      <w:kern w:val="28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1">
    <w:name w:val="toc 1"/>
    <w:basedOn w:val="Normal"/>
    <w:next w:val="Normal"/>
    <w:autoRedefine/>
    <w:uiPriority w:val="39"/>
    <w:semiHidden/>
    <w:unhideWhenUsed/>
    <w:pPr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semiHidden/>
    <w:unhideWhenUsed/>
    <w:pPr>
      <w:spacing w:after="100"/>
      <w:ind w:left="240" w:firstLine="0"/>
    </w:p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80" w:firstLine="0"/>
    </w:p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B818DF"/>
    <w:rPr>
      <w:color w:val="595959" w:themeColor="text1" w:themeTint="A6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MLAresearchpapertable">
    <w:name w:val="MLA research paper table"/>
    <w:basedOn w:val="TableNormal"/>
    <w:uiPriority w:val="99"/>
    <w:pPr>
      <w:spacing w:before="240"/>
      <w:ind w:left="72" w:right="72" w:firstLine="0"/>
    </w:pPr>
    <w:tblPr>
      <w:tblInd w:w="0" w:type="dxa"/>
      <w:tblBorders>
        <w:top w:val="single" w:sz="4" w:space="0" w:color="auto"/>
        <w:bottom w:val="single" w:sz="4" w:space="0" w:color="auto"/>
      </w:tblBorders>
      <w:tblCellMar>
        <w:top w:w="0" w:type="dxa"/>
        <w:left w:w="0" w:type="dxa"/>
        <w:bottom w:w="0" w:type="dxa"/>
        <w:right w:w="0" w:type="dxa"/>
      </w:tblCellMar>
    </w:tblPr>
    <w:tblStylePr w:type="firstRow">
      <w:pPr>
        <w:wordWrap/>
        <w:spacing w:beforeLines="0" w:before="240" w:beforeAutospacing="0" w:afterLines="0" w:after="0" w:afterAutospacing="0"/>
      </w:p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  <w:vAlign w:val="center"/>
      </w:tcPr>
    </w:tblStylePr>
  </w:style>
  <w:style w:type="paragraph" w:customStyle="1" w:styleId="TableSource">
    <w:name w:val="Table Source"/>
    <w:basedOn w:val="TableTitle"/>
    <w:next w:val="Normal"/>
    <w:uiPriority w:val="5"/>
    <w:qFormat/>
    <w:pPr>
      <w:spacing w:before="240"/>
    </w:pPr>
  </w:style>
  <w:style w:type="paragraph" w:customStyle="1" w:styleId="TableNote">
    <w:name w:val="Table Note"/>
    <w:basedOn w:val="Normal"/>
    <w:uiPriority w:val="6"/>
    <w:qFormat/>
    <w:pPr>
      <w:numPr>
        <w:numId w:val="11"/>
      </w:numPr>
    </w:pPr>
  </w:style>
  <w:style w:type="paragraph" w:customStyle="1" w:styleId="SectionTitle">
    <w:name w:val="Section Title"/>
    <w:basedOn w:val="Normal"/>
    <w:next w:val="Normal"/>
    <w:uiPriority w:val="7"/>
    <w:qFormat/>
    <w:pPr>
      <w:pageBreakBefore/>
      <w:ind w:firstLine="0"/>
      <w:jc w:val="center"/>
      <w:outlineLvl w:val="0"/>
    </w:pPr>
  </w:style>
  <w:style w:type="numbering" w:customStyle="1" w:styleId="MLAOutline">
    <w:name w:val="MLA Outline"/>
    <w:uiPriority w:val="99"/>
    <w:pPr>
      <w:numPr>
        <w:numId w:val="12"/>
      </w:numPr>
    </w:pPr>
  </w:style>
  <w:style w:type="paragraph" w:styleId="Footer">
    <w:name w:val="footer"/>
    <w:basedOn w:val="Normal"/>
    <w:link w:val="FooterChar"/>
    <w:uiPriority w:val="99"/>
    <w:unhideWhenUsed/>
    <w:rsid w:val="001463B2"/>
    <w:pPr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63B2"/>
  </w:style>
  <w:style w:type="character" w:styleId="IntenseEmphasis">
    <w:name w:val="Intense Emphasis"/>
    <w:basedOn w:val="DefaultParagraphFont"/>
    <w:uiPriority w:val="21"/>
    <w:semiHidden/>
    <w:unhideWhenUsed/>
    <w:qFormat/>
    <w:rsid w:val="004F7139"/>
    <w:rPr>
      <w:i/>
      <w:iCs/>
      <w:color w:val="595959" w:themeColor="text1" w:themeTint="A6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4F7139"/>
    <w:pPr>
      <w:pBdr>
        <w:top w:val="single" w:sz="4" w:space="10" w:color="595959" w:themeColor="text1" w:themeTint="A6"/>
        <w:bottom w:val="single" w:sz="4" w:space="10" w:color="595959" w:themeColor="text1" w:themeTint="A6"/>
      </w:pBdr>
      <w:spacing w:before="360" w:after="360"/>
      <w:ind w:left="864" w:right="864"/>
      <w:jc w:val="center"/>
    </w:pPr>
    <w:rPr>
      <w:i/>
      <w:iCs/>
      <w:color w:val="595959" w:themeColor="text1" w:themeTint="A6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4F7139"/>
    <w:rPr>
      <w:i/>
      <w:iCs/>
      <w:color w:val="595959" w:themeColor="text1" w:themeTint="A6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4F7139"/>
    <w:rPr>
      <w:b/>
      <w:bCs/>
      <w:smallCaps/>
      <w:color w:val="595959" w:themeColor="text1" w:themeTint="A6"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B818DF"/>
    <w:rPr>
      <w:color w:val="595959" w:themeColor="text1" w:themeTint="A6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53FB"/>
    <w:rPr>
      <w:sz w:val="22"/>
      <w:szCs w:val="16"/>
    </w:rPr>
  </w:style>
  <w:style w:type="character" w:styleId="HTMLCode">
    <w:name w:val="HTML Code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040CBB"/>
    <w:rPr>
      <w:rFonts w:ascii="Consolas" w:hAnsi="Consolas"/>
      <w:sz w:val="22"/>
      <w:szCs w:val="20"/>
    </w:rPr>
  </w:style>
  <w:style w:type="character" w:styleId="Strong">
    <w:name w:val="Strong"/>
    <w:basedOn w:val="DefaultParagraphFont"/>
    <w:uiPriority w:val="22"/>
    <w:qFormat/>
    <w:rsid w:val="00BA1BAA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A61FEFE49C694AEEB4EA0682B49C47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24B439-DB03-4336-9F8C-80E7295A112E}"/>
      </w:docPartPr>
      <w:docPartBody>
        <w:p w:rsidR="000166A4" w:rsidRDefault="008620BE">
          <w:pPr>
            <w:pStyle w:val="A61FEFE49C694AEEB4EA0682B49C47BA"/>
          </w:pPr>
          <w:r>
            <w:t>Your Name</w:t>
          </w:r>
        </w:p>
      </w:docPartBody>
    </w:docPart>
    <w:docPart>
      <w:docPartPr>
        <w:name w:val="DE6BE46DEE37441CAD65BAEC4F74BF9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FECF62-88E7-434A-B37C-AA5D83B6A617}"/>
      </w:docPartPr>
      <w:docPartBody>
        <w:p w:rsidR="000166A4" w:rsidRDefault="008620BE">
          <w:pPr>
            <w:pStyle w:val="DE6BE46DEE37441CAD65BAEC4F74BF9B"/>
          </w:pPr>
          <w:r>
            <w:t>Instructor Name</w:t>
          </w:r>
        </w:p>
      </w:docPartBody>
    </w:docPart>
    <w:docPart>
      <w:docPartPr>
        <w:name w:val="16057CA204D7459A80674E6CC7F2B98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C3F184-5B68-42E8-9EE9-D67B4441C2B9}"/>
      </w:docPartPr>
      <w:docPartBody>
        <w:p w:rsidR="000166A4" w:rsidRDefault="008620BE">
          <w:pPr>
            <w:pStyle w:val="16057CA204D7459A80674E6CC7F2B98F"/>
          </w:pPr>
          <w:r>
            <w:t>Course Number</w:t>
          </w:r>
        </w:p>
      </w:docPartBody>
    </w:docPart>
    <w:docPart>
      <w:docPartPr>
        <w:name w:val="2EB449EEE1B24578B2F5D2D1AF42B15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211418-CCE8-4A85-9225-AC74DAC805A8}"/>
      </w:docPartPr>
      <w:docPartBody>
        <w:p w:rsidR="000166A4" w:rsidRDefault="008620BE">
          <w:pPr>
            <w:pStyle w:val="2EB449EEE1B24578B2F5D2D1AF42B15F"/>
          </w:pPr>
          <w:r>
            <w:t>Date</w:t>
          </w:r>
        </w:p>
      </w:docPartBody>
    </w:docPart>
    <w:docPart>
      <w:docPartPr>
        <w:name w:val="AD311FAA0BC848B08312ACFCCCA0B68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E884EB-CAF2-4E09-9E8A-1FF0E770593A}"/>
      </w:docPartPr>
      <w:docPartBody>
        <w:p w:rsidR="000166A4" w:rsidRDefault="008620BE">
          <w:pPr>
            <w:pStyle w:val="AD311FAA0BC848B08312ACFCCCA0B68E"/>
          </w:pPr>
          <w:r>
            <w:t>Print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notTrueType/>
    <w:pitch w:val="fixed"/>
    <w:sig w:usb0="00000001" w:usb1="080E0000" w:usb2="00000010" w:usb3="00000000" w:csb0="0004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swiss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06BD9"/>
    <w:rsid w:val="00006BD9"/>
    <w:rsid w:val="000166A4"/>
    <w:rsid w:val="00054DB0"/>
    <w:rsid w:val="003729CB"/>
    <w:rsid w:val="003A0181"/>
    <w:rsid w:val="005A3EFE"/>
    <w:rsid w:val="008342E9"/>
    <w:rsid w:val="008620BE"/>
    <w:rsid w:val="00A12713"/>
    <w:rsid w:val="00A37E81"/>
    <w:rsid w:val="00BA7595"/>
    <w:rsid w:val="00FD21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61FEFE49C694AEEB4EA0682B49C47BA">
    <w:name w:val="A61FEFE49C694AEEB4EA0682B49C47BA"/>
  </w:style>
  <w:style w:type="paragraph" w:customStyle="1" w:styleId="DE6BE46DEE37441CAD65BAEC4F74BF9B">
    <w:name w:val="DE6BE46DEE37441CAD65BAEC4F74BF9B"/>
  </w:style>
  <w:style w:type="paragraph" w:customStyle="1" w:styleId="16057CA204D7459A80674E6CC7F2B98F">
    <w:name w:val="16057CA204D7459A80674E6CC7F2B98F"/>
  </w:style>
  <w:style w:type="paragraph" w:customStyle="1" w:styleId="2EB449EEE1B24578B2F5D2D1AF42B15F">
    <w:name w:val="2EB449EEE1B24578B2F5D2D1AF42B15F"/>
  </w:style>
  <w:style w:type="paragraph" w:customStyle="1" w:styleId="5540D46721E74F1F87F3EF7B04FEBA42">
    <w:name w:val="5540D46721E74F1F87F3EF7B04FEBA42"/>
  </w:style>
  <w:style w:type="paragraph" w:customStyle="1" w:styleId="77DB4CF9A5B74296853827B521A7D7AA">
    <w:name w:val="77DB4CF9A5B74296853827B521A7D7AA"/>
  </w:style>
  <w:style w:type="character" w:styleId="Emphasis">
    <w:name w:val="Emphasis"/>
    <w:basedOn w:val="DefaultParagraphFont"/>
    <w:uiPriority w:val="8"/>
    <w:qFormat/>
    <w:rPr>
      <w:i/>
      <w:iCs/>
    </w:rPr>
  </w:style>
  <w:style w:type="paragraph" w:customStyle="1" w:styleId="887BF195B7DF465AA17C76D5296A8CBF">
    <w:name w:val="887BF195B7DF465AA17C76D5296A8CBF"/>
  </w:style>
  <w:style w:type="paragraph" w:customStyle="1" w:styleId="737B7A872A0B46F1B13CA6B325EB4D19">
    <w:name w:val="737B7A872A0B46F1B13CA6B325EB4D19"/>
  </w:style>
  <w:style w:type="paragraph" w:customStyle="1" w:styleId="62A6F31A785440ECB96ADC5981FF4752">
    <w:name w:val="62A6F31A785440ECB96ADC5981FF4752"/>
  </w:style>
  <w:style w:type="paragraph" w:customStyle="1" w:styleId="D9C19BC654FA4AD79BD77F0853626B0F">
    <w:name w:val="D9C19BC654FA4AD79BD77F0853626B0F"/>
  </w:style>
  <w:style w:type="paragraph" w:customStyle="1" w:styleId="330B3D3522064DE6AAC807094C60602E">
    <w:name w:val="330B3D3522064DE6AAC807094C60602E"/>
  </w:style>
  <w:style w:type="paragraph" w:customStyle="1" w:styleId="F18C40EBF0714E5FA394C689C807489F">
    <w:name w:val="F18C40EBF0714E5FA394C689C807489F"/>
  </w:style>
  <w:style w:type="paragraph" w:customStyle="1" w:styleId="4105F2F2873C4702B50AFE8D5C532CAF">
    <w:name w:val="4105F2F2873C4702B50AFE8D5C532CAF"/>
  </w:style>
  <w:style w:type="paragraph" w:customStyle="1" w:styleId="C4049ED94391408D841E5BEEA7B1EE2D">
    <w:name w:val="C4049ED94391408D841E5BEEA7B1EE2D"/>
  </w:style>
  <w:style w:type="paragraph" w:customStyle="1" w:styleId="3016D6814D474893A7429AA139D5D8E9">
    <w:name w:val="3016D6814D474893A7429AA139D5D8E9"/>
  </w:style>
  <w:style w:type="paragraph" w:customStyle="1" w:styleId="151C6504EC854B0DB71549A5B7A3B09A">
    <w:name w:val="151C6504EC854B0DB71549A5B7A3B09A"/>
  </w:style>
  <w:style w:type="paragraph" w:customStyle="1" w:styleId="73C9E8CF9D0B45BCA85EDF1F5721BD85">
    <w:name w:val="73C9E8CF9D0B45BCA85EDF1F5721BD85"/>
  </w:style>
  <w:style w:type="paragraph" w:customStyle="1" w:styleId="F3AFB141F2AA4232864A741E2E709FA4">
    <w:name w:val="F3AFB141F2AA4232864A741E2E709FA4"/>
  </w:style>
  <w:style w:type="paragraph" w:customStyle="1" w:styleId="B1037EFF526E4A3DBAAFA20A8B664FB6">
    <w:name w:val="B1037EFF526E4A3DBAAFA20A8B664FB6"/>
  </w:style>
  <w:style w:type="paragraph" w:customStyle="1" w:styleId="9C6FB8FCB72740F59F2990289E6EFBA4">
    <w:name w:val="9C6FB8FCB72740F59F2990289E6EFBA4"/>
  </w:style>
  <w:style w:type="paragraph" w:customStyle="1" w:styleId="41A0A13182FE4B20BCF46396C1EFBA50">
    <w:name w:val="41A0A13182FE4B20BCF46396C1EFBA50"/>
  </w:style>
  <w:style w:type="paragraph" w:customStyle="1" w:styleId="38DDC385D6A24EDC92D87FE077CA9250">
    <w:name w:val="38DDC385D6A24EDC92D87FE077CA9250"/>
  </w:style>
  <w:style w:type="paragraph" w:customStyle="1" w:styleId="A4466F43627443DCB12791D59844A259">
    <w:name w:val="A4466F43627443DCB12791D59844A259"/>
  </w:style>
  <w:style w:type="paragraph" w:customStyle="1" w:styleId="9CD246CD739B4CAA8B8208A93B154BF2">
    <w:name w:val="9CD246CD739B4CAA8B8208A93B154BF2"/>
  </w:style>
  <w:style w:type="paragraph" w:customStyle="1" w:styleId="B04735D23FD4479AA4383BE2FB148CCF">
    <w:name w:val="B04735D23FD4479AA4383BE2FB148CCF"/>
  </w:style>
  <w:style w:type="paragraph" w:customStyle="1" w:styleId="B577A41740F24C18883261402A39854A">
    <w:name w:val="B577A41740F24C18883261402A39854A"/>
  </w:style>
  <w:style w:type="paragraph" w:customStyle="1" w:styleId="90D1CBBF6D9946FFBD3B68091006D003">
    <w:name w:val="90D1CBBF6D9946FFBD3B68091006D003"/>
  </w:style>
  <w:style w:type="paragraph" w:customStyle="1" w:styleId="740905EC191C4FBCA39D651D57BD9BC8">
    <w:name w:val="740905EC191C4FBCA39D651D57BD9BC8"/>
  </w:style>
  <w:style w:type="paragraph" w:customStyle="1" w:styleId="D6198BD0E4A84028BE1FBC152EF96943">
    <w:name w:val="D6198BD0E4A84028BE1FBC152EF96943"/>
  </w:style>
  <w:style w:type="paragraph" w:customStyle="1" w:styleId="36AD994D7BED4464BC10FE24FDBC09B7">
    <w:name w:val="36AD994D7BED4464BC10FE24FDBC09B7"/>
  </w:style>
  <w:style w:type="paragraph" w:customStyle="1" w:styleId="84840EE0329540E5A389FAD143582B30">
    <w:name w:val="84840EE0329540E5A389FAD143582B30"/>
  </w:style>
  <w:style w:type="paragraph" w:customStyle="1" w:styleId="0FD153BAB4004EF99B4725C6EB88337D">
    <w:name w:val="0FD153BAB4004EF99B4725C6EB88337D"/>
  </w:style>
  <w:style w:type="paragraph" w:customStyle="1" w:styleId="A4C41BAAB1F740A7B90E102C98027AC8">
    <w:name w:val="A4C41BAAB1F740A7B90E102C98027AC8"/>
  </w:style>
  <w:style w:type="paragraph" w:customStyle="1" w:styleId="55179E73227245709BEC038E091188BB">
    <w:name w:val="55179E73227245709BEC038E091188BB"/>
  </w:style>
  <w:style w:type="paragraph" w:customStyle="1" w:styleId="F16FF4CF2D61443CB2AF5C7703A7CDC0">
    <w:name w:val="F16FF4CF2D61443CB2AF5C7703A7CDC0"/>
  </w:style>
  <w:style w:type="paragraph" w:customStyle="1" w:styleId="248F3D34A9FD41CF8791218BD66391B1">
    <w:name w:val="248F3D34A9FD41CF8791218BD66391B1"/>
  </w:style>
  <w:style w:type="paragraph" w:customStyle="1" w:styleId="239B5C998B714D0F9C9AAB3804A160C0">
    <w:name w:val="239B5C998B714D0F9C9AAB3804A160C0"/>
  </w:style>
  <w:style w:type="paragraph" w:customStyle="1" w:styleId="89B8971D8A054BD190E98545CC523EF4">
    <w:name w:val="89B8971D8A054BD190E98545CC523EF4"/>
  </w:style>
  <w:style w:type="paragraph" w:customStyle="1" w:styleId="457FE0792BC84BC9970DE2B4F9052F53">
    <w:name w:val="457FE0792BC84BC9970DE2B4F9052F53"/>
  </w:style>
  <w:style w:type="paragraph" w:customStyle="1" w:styleId="AD311FAA0BC848B08312ACFCCCA0B68E">
    <w:name w:val="AD311FAA0BC848B08312ACFCCCA0B68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315</Words>
  <Characters>7499</Characters>
  <Application>Microsoft Office Word</Application>
  <DocSecurity>0</DocSecurity>
  <Lines>62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79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lastModifiedBy/>
  <cp:revision>1</cp:revision>
  <dcterms:created xsi:type="dcterms:W3CDTF">2019-11-04T09:48:00Z</dcterms:created>
  <dcterms:modified xsi:type="dcterms:W3CDTF">2019-11-04T09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6OYkqDki"/&gt;&lt;style id="http://www.zotero.org/styles/modern-language-association" locale="en-US" hasBibliography="1" bibliographyStyleHasBeenSet="1"/&gt;&lt;prefs&gt;&lt;pref name="fieldType" value="Field"/&gt;&lt;/</vt:lpwstr>
  </property>
  <property fmtid="{D5CDD505-2E9C-101B-9397-08002B2CF9AE}" pid="3" name="ZOTERO_PREF_2">
    <vt:lpwstr>prefs&gt;&lt;/data&gt;</vt:lpwstr>
  </property>
</Properties>
</file>